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A3C877" w14:textId="5C937021" w:rsidR="00E81978" w:rsidRDefault="00CC751A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proofErr w:type="spellStart"/>
          <w:r w:rsidR="00F01639">
            <w:t>Aff</w:t>
          </w:r>
          <w:proofErr w:type="spellEnd"/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7F4E581D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7B975D66" w14:textId="77777777" w:rsidR="00E81978" w:rsidRDefault="00CC751A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78E6FE79" w14:textId="77777777" w:rsidR="00E81978" w:rsidRDefault="005D3A03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50BD61DD" w14:textId="77777777" w:rsidR="00E81978" w:rsidRDefault="005D3A03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08047C62" w14:textId="4D7A50DF" w:rsidR="00E81978" w:rsidRDefault="00CC751A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F01639">
            <w:t>Aff</w:t>
          </w:r>
        </w:sdtContent>
      </w:sdt>
      <w:r w:rsidR="00F01639">
        <w:t xml:space="preserve">ordable Care Act </w:t>
      </w:r>
    </w:p>
    <w:p w14:paraId="1E18A20D" w14:textId="2C88E00D" w:rsidR="00E81978" w:rsidRDefault="00D2693F" w:rsidP="00EE0FEC">
      <w:pPr>
        <w:pStyle w:val="Heading1"/>
        <w:ind w:firstLine="720"/>
        <w:jc w:val="left"/>
        <w:rPr>
          <w:b w:val="0"/>
          <w:bCs w:val="0"/>
        </w:rPr>
      </w:pPr>
      <w:r>
        <w:rPr>
          <w:b w:val="0"/>
          <w:bCs w:val="0"/>
        </w:rPr>
        <w:t xml:space="preserve">Based on my analysis I believe that </w:t>
      </w:r>
      <w:r w:rsidR="00D6712C">
        <w:rPr>
          <w:b w:val="0"/>
          <w:bCs w:val="0"/>
        </w:rPr>
        <w:t xml:space="preserve">the </w:t>
      </w:r>
      <w:r>
        <w:rPr>
          <w:b w:val="0"/>
          <w:bCs w:val="0"/>
        </w:rPr>
        <w:t xml:space="preserve">Affordable Care Act </w:t>
      </w:r>
      <w:r w:rsidR="00CD6D1B">
        <w:rPr>
          <w:b w:val="0"/>
          <w:bCs w:val="0"/>
        </w:rPr>
        <w:t>is beneficial to overcome poverty in the United States. This aims to overcome poverty by providing subsidies for the consumers</w:t>
      </w:r>
      <w:r w:rsidR="000112B6">
        <w:rPr>
          <w:b w:val="0"/>
          <w:bCs w:val="0"/>
        </w:rPr>
        <w:t xml:space="preserve">, </w:t>
      </w:r>
      <w:r w:rsidR="00D6712C">
        <w:rPr>
          <w:b w:val="0"/>
          <w:bCs w:val="0"/>
        </w:rPr>
        <w:t>which</w:t>
      </w:r>
      <w:r w:rsidR="000112B6">
        <w:rPr>
          <w:b w:val="0"/>
          <w:bCs w:val="0"/>
        </w:rPr>
        <w:t xml:space="preserve"> will help them to lower the total costs of their households</w:t>
      </w:r>
      <w:r w:rsidR="00300D99">
        <w:rPr>
          <w:b w:val="0"/>
          <w:bCs w:val="0"/>
        </w:rPr>
        <w:t>. This include</w:t>
      </w:r>
      <w:r w:rsidR="00134AB3">
        <w:rPr>
          <w:b w:val="0"/>
          <w:bCs w:val="0"/>
        </w:rPr>
        <w:t xml:space="preserve">s the mandate to provide healthcare facilities to the individual who </w:t>
      </w:r>
      <w:r w:rsidR="00D6712C">
        <w:rPr>
          <w:b w:val="0"/>
          <w:bCs w:val="0"/>
        </w:rPr>
        <w:t>is</w:t>
      </w:r>
      <w:r w:rsidR="00134AB3">
        <w:rPr>
          <w:b w:val="0"/>
          <w:bCs w:val="0"/>
        </w:rPr>
        <w:t xml:space="preserve"> not being able to pay insurance and healthcare bills. </w:t>
      </w:r>
    </w:p>
    <w:p w14:paraId="15A92320" w14:textId="040920C1" w:rsidR="00BC0FEF" w:rsidRDefault="00BC0FEF" w:rsidP="00BC0FEF">
      <w:r>
        <w:t xml:space="preserve">As a nursing professional caregiver, I believe that this should be </w:t>
      </w:r>
      <w:r w:rsidR="00D6712C">
        <w:t xml:space="preserve">the </w:t>
      </w:r>
      <w:r>
        <w:t xml:space="preserve">Affordable Care Act </w:t>
      </w:r>
      <w:r w:rsidR="00D214D0">
        <w:t>is important to save many live</w:t>
      </w:r>
      <w:r w:rsidR="00D6712C">
        <w:t>s</w:t>
      </w:r>
      <w:r w:rsidR="00D214D0">
        <w:t xml:space="preserve">. </w:t>
      </w:r>
      <w:r w:rsidR="008F547C">
        <w:t>S</w:t>
      </w:r>
      <w:r w:rsidR="00D214D0">
        <w:t xml:space="preserve">ometimes there are likely chances that many patients may not be able to pay the hospital bills at the </w:t>
      </w:r>
      <w:r w:rsidR="00CC15F9">
        <w:t>moment,</w:t>
      </w:r>
      <w:r w:rsidR="00D214D0">
        <w:t xml:space="preserve"> but their treatment is </w:t>
      </w:r>
      <w:r w:rsidR="00322431">
        <w:t>especially important</w:t>
      </w:r>
      <w:r w:rsidR="00D214D0">
        <w:t>, for that purpose</w:t>
      </w:r>
      <w:r w:rsidR="00CC15F9">
        <w:t>, Affordable Care Act may be helpful in such situations</w:t>
      </w:r>
      <w:r w:rsidR="00D6712C">
        <w:t xml:space="preserve"> </w:t>
      </w:r>
      <w:r w:rsidR="00D6712C">
        <w:fldChar w:fldCharType="begin"/>
      </w:r>
      <w:r w:rsidR="00D6712C">
        <w:instrText xml:space="preserve"> ADDIN ZOTERO_ITEM CSL_CITATION {"citationID":"1aI9efTH","properties":{"formattedCitation":"(Silvers, 2013)","plainCitation":"(Silvers, 2013)","noteIndex":0},"citationItems":[{"id":360,"uris":["http://zotero.org/users/local/smYQhi21/items/AB6MDWNF"],"uri":["http://zotero.org/users/local/smYQhi21/items/AB6MDWNF"],"itemData":{"id":360,"type":"article-journal","container-title":"Annals of Family Medicine","DOI":"10.1370/afm.1567","ISSN":"1544-1709","issue":"5","journalAbbreviation":"Ann Fam Med","note":"PMID: 24019270\nPMCID: PMC3767707","page":"402-405","source":"PubMed Central","title":"The Affordable Care Act: Objectives and Likely Results in an Imperfect World","title-short":"The Affordable Care Act","volume":"11","author":[{"family":"Silvers","given":"J. B."}],"issued":{"date-parts":[["2013",9]]}}}],"schema":"https://github.com/citation-style-language/schema/raw/master/csl-citation.json"} </w:instrText>
      </w:r>
      <w:r w:rsidR="00D6712C">
        <w:fldChar w:fldCharType="separate"/>
      </w:r>
      <w:r w:rsidR="00D6712C" w:rsidRPr="00D6712C">
        <w:rPr>
          <w:rFonts w:ascii="Times New Roman" w:hAnsi="Times New Roman" w:cs="Times New Roman"/>
        </w:rPr>
        <w:t>(Silvers, 2013)</w:t>
      </w:r>
      <w:r w:rsidR="00D6712C">
        <w:fldChar w:fldCharType="end"/>
      </w:r>
      <w:r w:rsidR="00CC15F9">
        <w:t>. This will make a huge impact on those people whose economic income is lower than other</w:t>
      </w:r>
      <w:r w:rsidR="00D6712C">
        <w:t>s</w:t>
      </w:r>
      <w:r w:rsidR="00CC15F9">
        <w:t xml:space="preserve">, and they do not earn that much to pay the hospital bills in emergency situations. </w:t>
      </w:r>
      <w:r w:rsidR="002E04EE">
        <w:t xml:space="preserve">Moreover, another component of this Act </w:t>
      </w:r>
      <w:r w:rsidR="00325B37">
        <w:t>is</w:t>
      </w:r>
      <w:r w:rsidR="00F37D3D">
        <w:t xml:space="preserve"> said to </w:t>
      </w:r>
      <w:r w:rsidR="00325B37">
        <w:t xml:space="preserve">be the population working in the organizations. The current climate of the politics in the United States </w:t>
      </w:r>
      <w:r w:rsidR="00D6712C">
        <w:t>is</w:t>
      </w:r>
      <w:r w:rsidR="00325B37">
        <w:t xml:space="preserve"> said </w:t>
      </w:r>
      <w:r w:rsidR="00322431">
        <w:t>to</w:t>
      </w:r>
      <w:r w:rsidR="00325B37">
        <w:t xml:space="preserve"> be repe</w:t>
      </w:r>
      <w:r w:rsidR="00322431">
        <w:t>al</w:t>
      </w:r>
      <w:r w:rsidR="00D6712C">
        <w:t>ed</w:t>
      </w:r>
      <w:r w:rsidR="00322431">
        <w:t xml:space="preserve"> because of the bankruptcies and the budget deficits that have been caused by many subsidies including this act</w:t>
      </w:r>
      <w:r w:rsidR="008F547C">
        <w:t xml:space="preserve"> </w:t>
      </w:r>
      <w:r w:rsidR="008F547C">
        <w:fldChar w:fldCharType="begin"/>
      </w:r>
      <w:r w:rsidR="008F547C">
        <w:instrText xml:space="preserve"> ADDIN ZOTERO_ITEM CSL_CITATION {"citationID":"eB7TQxil","properties":{"formattedCitation":"(Reisman, 2015)","plainCitation":"(Reisman, 2015)","noteIndex":0},"citationItems":[{"id":354,"uris":["http://zotero.org/users/local/smYQhi21/items/IIVCP2PX"],"uri":["http://zotero.org/users/local/smYQhi21/items/IIVCP2PX"],"itemData":{"id":354,"type":"article-journal","container-title":"Pharmacy and Therapeutics","issue":"9","page":"575","title":"The Affordable Care Act, five years later: policies, progress, and politics","volume":"40","author":[{"family":"Reisman","given":"Miriam"}],"issued":{"date-parts":[["2015"]]}}}],"schema":"https://github.com/citation-style-language/schema/raw/master/csl-citation.json"} </w:instrText>
      </w:r>
      <w:r w:rsidR="008F547C">
        <w:fldChar w:fldCharType="separate"/>
      </w:r>
      <w:r w:rsidR="008F547C" w:rsidRPr="008F547C">
        <w:rPr>
          <w:rFonts w:ascii="Times New Roman" w:hAnsi="Times New Roman" w:cs="Times New Roman"/>
        </w:rPr>
        <w:t>(Reisman, 2015)</w:t>
      </w:r>
      <w:r w:rsidR="008F547C">
        <w:fldChar w:fldCharType="end"/>
      </w:r>
      <w:r w:rsidR="00322431">
        <w:t xml:space="preserve">. </w:t>
      </w:r>
    </w:p>
    <w:p w14:paraId="64382BE3" w14:textId="623BCEE0" w:rsidR="00EE0FEC" w:rsidRPr="00BC0FEF" w:rsidRDefault="00EE0FEC" w:rsidP="00BC0FEF">
      <w:r>
        <w:t xml:space="preserve">I believe that this Act should be continued because this helps a number of people to get medical facilities and another reason is that, this will be helpful in poverty reduction in the United States. </w:t>
      </w:r>
      <w:r w:rsidR="00A67FDA">
        <w:t>Affordable Care Act should be repealed because this has caused a huge budget deficit.</w:t>
      </w:r>
      <w:r w:rsidR="00B360E4">
        <w:t xml:space="preserve"> </w:t>
      </w:r>
      <w:r w:rsidR="00D6712C">
        <w:t>The a</w:t>
      </w:r>
      <w:r w:rsidR="00B360E4">
        <w:t xml:space="preserve">ct has resulted in the huge tax </w:t>
      </w:r>
      <w:r w:rsidR="00B55FA0">
        <w:t>penalties</w:t>
      </w:r>
      <w:r w:rsidR="00B360E4">
        <w:t xml:space="preserve">, that indirectly cause </w:t>
      </w:r>
      <w:r w:rsidR="00B55FA0">
        <w:t>imbalances in the economy, therefore it should be repealed</w:t>
      </w:r>
      <w:r w:rsidR="00B55FA0">
        <w:fldChar w:fldCharType="begin"/>
      </w:r>
      <w:r w:rsidR="00B55FA0">
        <w:instrText xml:space="preserve"> ADDIN ZOTERO_ITEM CSL_CITATION {"citationID":"Ijok1dgw","properties":{"formattedCitation":"(Fitzgerald et al., 2017)","plainCitation":"(Fitzgerald et al., 2017)","noteIndex":0},"citationItems":[{"id":353,"uris":["http://zotero.org/users/local/smYQhi21/it</w:instrText>
      </w:r>
      <w:r w:rsidR="00B55FA0">
        <w:rPr>
          <w:rFonts w:hint="eastAsia"/>
        </w:rPr>
        <w:instrText>ems/WNVCI456"],"uri":["http://zotero.org/users/local/smYQhi21/items/WNVCI456"],"itemData":{"id":353,"type":"article-journal","container-title":"Journal of Consumer Affairs","issue":"1","page":"27-53","title":"The Affordable Care Act and consumer well</w:instrText>
      </w:r>
      <w:r w:rsidR="00B55FA0">
        <w:rPr>
          <w:rFonts w:hint="eastAsia"/>
        </w:rPr>
        <w:instrText>‐</w:instrText>
      </w:r>
      <w:r w:rsidR="00B55FA0">
        <w:rPr>
          <w:rFonts w:hint="eastAsia"/>
        </w:rPr>
        <w:instrText>being: Knowns and unknowns","volume":"51","author":[{"family":"Fitzgerald","given":"M. Paula"},{"family":"Bias","given":"Thomas K."},{"family":"Gurley</w:instrText>
      </w:r>
      <w:r w:rsidR="00B55FA0">
        <w:rPr>
          <w:rFonts w:hint="eastAsia"/>
        </w:rPr>
        <w:instrText>‐</w:instrText>
      </w:r>
      <w:r w:rsidR="00B55FA0">
        <w:rPr>
          <w:rFonts w:hint="eastAsia"/>
        </w:rPr>
        <w:instrText>Calvez","given":"Tami"}],"issued":{"date-parts":[["2017"]]}}}],"schema":"https://github.com/citation-style-l</w:instrText>
      </w:r>
      <w:r w:rsidR="00B55FA0">
        <w:instrText xml:space="preserve">anguage/schema/raw/master/csl-citation.json"} </w:instrText>
      </w:r>
      <w:r w:rsidR="00B55FA0">
        <w:fldChar w:fldCharType="separate"/>
      </w:r>
      <w:r w:rsidR="00B55FA0" w:rsidRPr="00B55FA0">
        <w:rPr>
          <w:rFonts w:ascii="Times New Roman" w:hAnsi="Times New Roman" w:cs="Times New Roman"/>
        </w:rPr>
        <w:t>(Fitzgerald et al., 2017)</w:t>
      </w:r>
      <w:r w:rsidR="00B55FA0">
        <w:fldChar w:fldCharType="end"/>
      </w:r>
      <w:r w:rsidR="00D6712C">
        <w:t xml:space="preserve">. As a result of the uncertainties, the market prices in the United States may increase which will make a huge impact on the lower-income families. 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320D867E" w14:textId="77777777" w:rsidR="00E81978" w:rsidRDefault="005D3A03">
          <w:pPr>
            <w:pStyle w:val="SectionTitle"/>
          </w:pPr>
          <w:r>
            <w:t>References</w:t>
          </w:r>
        </w:p>
        <w:p w14:paraId="61A9F9B1" w14:textId="77777777" w:rsidR="00D6712C" w:rsidRPr="00D6712C" w:rsidRDefault="00D6712C" w:rsidP="00D6712C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D6712C">
            <w:rPr>
              <w:rFonts w:ascii="Times New Roman" w:hAnsi="Times New Roman" w:cs="Times New Roman"/>
            </w:rPr>
            <w:t>Fitzgerald, M. P., Bias, T. K., &amp; Gurley</w:t>
          </w:r>
          <w:r w:rsidRPr="00D6712C">
            <w:rPr>
              <w:rFonts w:ascii="Cambria Math" w:hAnsi="Cambria Math" w:cs="Cambria Math"/>
            </w:rPr>
            <w:t>‐</w:t>
          </w:r>
          <w:proofErr w:type="spellStart"/>
          <w:r w:rsidRPr="00D6712C">
            <w:rPr>
              <w:rFonts w:ascii="Times New Roman" w:hAnsi="Times New Roman" w:cs="Times New Roman"/>
            </w:rPr>
            <w:t>Calvez</w:t>
          </w:r>
          <w:proofErr w:type="spellEnd"/>
          <w:r w:rsidRPr="00D6712C">
            <w:rPr>
              <w:rFonts w:ascii="Times New Roman" w:hAnsi="Times New Roman" w:cs="Times New Roman"/>
            </w:rPr>
            <w:t>, T. (2017). The Affordable Care Act and consumer well</w:t>
          </w:r>
          <w:r w:rsidRPr="00D6712C">
            <w:rPr>
              <w:rFonts w:ascii="Cambria Math" w:hAnsi="Cambria Math" w:cs="Cambria Math"/>
            </w:rPr>
            <w:t>‐</w:t>
          </w:r>
          <w:r w:rsidRPr="00D6712C">
            <w:rPr>
              <w:rFonts w:ascii="Times New Roman" w:hAnsi="Times New Roman" w:cs="Times New Roman"/>
            </w:rPr>
            <w:t xml:space="preserve">being: Knowns and unknowns. </w:t>
          </w:r>
          <w:r w:rsidRPr="00D6712C">
            <w:rPr>
              <w:rFonts w:ascii="Times New Roman" w:hAnsi="Times New Roman" w:cs="Times New Roman"/>
              <w:i/>
              <w:iCs/>
            </w:rPr>
            <w:t>Journal of Consumer Affairs</w:t>
          </w:r>
          <w:r w:rsidRPr="00D6712C">
            <w:rPr>
              <w:rFonts w:ascii="Times New Roman" w:hAnsi="Times New Roman" w:cs="Times New Roman"/>
            </w:rPr>
            <w:t xml:space="preserve">, </w:t>
          </w:r>
          <w:r w:rsidRPr="00D6712C">
            <w:rPr>
              <w:rFonts w:ascii="Times New Roman" w:hAnsi="Times New Roman" w:cs="Times New Roman"/>
              <w:i/>
              <w:iCs/>
            </w:rPr>
            <w:t>51</w:t>
          </w:r>
          <w:r w:rsidRPr="00D6712C">
            <w:rPr>
              <w:rFonts w:ascii="Times New Roman" w:hAnsi="Times New Roman" w:cs="Times New Roman"/>
            </w:rPr>
            <w:t>(1), 27–53.</w:t>
          </w:r>
        </w:p>
        <w:p w14:paraId="50DCE027" w14:textId="77777777" w:rsidR="00D6712C" w:rsidRPr="00D6712C" w:rsidRDefault="00D6712C" w:rsidP="00D6712C">
          <w:pPr>
            <w:pStyle w:val="Bibliography"/>
            <w:rPr>
              <w:rFonts w:ascii="Times New Roman" w:hAnsi="Times New Roman" w:cs="Times New Roman"/>
            </w:rPr>
          </w:pPr>
          <w:r w:rsidRPr="00D6712C">
            <w:rPr>
              <w:rFonts w:ascii="Times New Roman" w:hAnsi="Times New Roman" w:cs="Times New Roman"/>
            </w:rPr>
            <w:t xml:space="preserve">Reisman, M. (2015). The Affordable Care Act, five years later: Policies, progress, and politics. </w:t>
          </w:r>
          <w:r w:rsidRPr="00D6712C">
            <w:rPr>
              <w:rFonts w:ascii="Times New Roman" w:hAnsi="Times New Roman" w:cs="Times New Roman"/>
              <w:i/>
              <w:iCs/>
            </w:rPr>
            <w:t>Pharmacy and Therapeutics</w:t>
          </w:r>
          <w:r w:rsidRPr="00D6712C">
            <w:rPr>
              <w:rFonts w:ascii="Times New Roman" w:hAnsi="Times New Roman" w:cs="Times New Roman"/>
            </w:rPr>
            <w:t xml:space="preserve">, </w:t>
          </w:r>
          <w:r w:rsidRPr="00D6712C">
            <w:rPr>
              <w:rFonts w:ascii="Times New Roman" w:hAnsi="Times New Roman" w:cs="Times New Roman"/>
              <w:i/>
              <w:iCs/>
            </w:rPr>
            <w:t>40</w:t>
          </w:r>
          <w:r w:rsidRPr="00D6712C">
            <w:rPr>
              <w:rFonts w:ascii="Times New Roman" w:hAnsi="Times New Roman" w:cs="Times New Roman"/>
            </w:rPr>
            <w:t>(9), 575.</w:t>
          </w:r>
        </w:p>
        <w:p w14:paraId="449024BD" w14:textId="77777777" w:rsidR="00D6712C" w:rsidRPr="00D6712C" w:rsidRDefault="00D6712C" w:rsidP="00D6712C">
          <w:pPr>
            <w:pStyle w:val="Bibliography"/>
            <w:rPr>
              <w:rFonts w:ascii="Times New Roman" w:hAnsi="Times New Roman" w:cs="Times New Roman"/>
            </w:rPr>
          </w:pPr>
          <w:r w:rsidRPr="00D6712C">
            <w:rPr>
              <w:rFonts w:ascii="Times New Roman" w:hAnsi="Times New Roman" w:cs="Times New Roman"/>
            </w:rPr>
            <w:t xml:space="preserve">Silvers, J. B. (2013). The Affordable Care Act: Objectives and Likely Results in an Imperfect World. </w:t>
          </w:r>
          <w:r w:rsidRPr="00D6712C">
            <w:rPr>
              <w:rFonts w:ascii="Times New Roman" w:hAnsi="Times New Roman" w:cs="Times New Roman"/>
              <w:i/>
              <w:iCs/>
            </w:rPr>
            <w:t>Annals of Family Medicine</w:t>
          </w:r>
          <w:r w:rsidRPr="00D6712C">
            <w:rPr>
              <w:rFonts w:ascii="Times New Roman" w:hAnsi="Times New Roman" w:cs="Times New Roman"/>
            </w:rPr>
            <w:t xml:space="preserve">, </w:t>
          </w:r>
          <w:r w:rsidRPr="00D6712C">
            <w:rPr>
              <w:rFonts w:ascii="Times New Roman" w:hAnsi="Times New Roman" w:cs="Times New Roman"/>
              <w:i/>
              <w:iCs/>
            </w:rPr>
            <w:t>11</w:t>
          </w:r>
          <w:r w:rsidRPr="00D6712C">
            <w:rPr>
              <w:rFonts w:ascii="Times New Roman" w:hAnsi="Times New Roman" w:cs="Times New Roman"/>
            </w:rPr>
            <w:t>(5), 402–405. https://doi.org/10.1370/afm.1567</w:t>
          </w:r>
        </w:p>
        <w:p w14:paraId="5E2F46D3" w14:textId="7163FE81" w:rsidR="00D6712C" w:rsidRDefault="00D6712C" w:rsidP="00D6712C">
          <w:pPr>
            <w:pStyle w:val="Bibliography"/>
          </w:pPr>
          <w:r>
            <w:fldChar w:fldCharType="end"/>
          </w:r>
        </w:p>
        <w:p w14:paraId="6E3B9ABB" w14:textId="0F9F2459" w:rsidR="00E81978" w:rsidRDefault="00CC751A" w:rsidP="00C31D30">
          <w:pPr>
            <w:pStyle w:val="Bibliography"/>
            <w:rPr>
              <w:noProof/>
            </w:rPr>
          </w:pPr>
        </w:p>
      </w:sdtContent>
    </w:sdt>
    <w:bookmarkStart w:id="0" w:name="_GoBack" w:displacedByCustomXml="prev"/>
    <w:bookmarkEnd w:id="0" w:displacedByCustomXml="prev"/>
    <w:sectPr w:rsidR="00E81978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93D923" w14:textId="77777777" w:rsidR="00CC751A" w:rsidRDefault="00CC751A">
      <w:pPr>
        <w:spacing w:line="240" w:lineRule="auto"/>
      </w:pPr>
      <w:r>
        <w:separator/>
      </w:r>
    </w:p>
    <w:p w14:paraId="70FDC2D8" w14:textId="77777777" w:rsidR="00CC751A" w:rsidRDefault="00CC751A"/>
  </w:endnote>
  <w:endnote w:type="continuationSeparator" w:id="0">
    <w:p w14:paraId="7FC021AF" w14:textId="77777777" w:rsidR="00CC751A" w:rsidRDefault="00CC751A">
      <w:pPr>
        <w:spacing w:line="240" w:lineRule="auto"/>
      </w:pPr>
      <w:r>
        <w:continuationSeparator/>
      </w:r>
    </w:p>
    <w:p w14:paraId="08D93BCD" w14:textId="77777777" w:rsidR="00CC751A" w:rsidRDefault="00CC751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9F5A5EA" w14:textId="77777777" w:rsidR="00CC751A" w:rsidRDefault="00CC751A">
      <w:pPr>
        <w:spacing w:line="240" w:lineRule="auto"/>
      </w:pPr>
      <w:r>
        <w:separator/>
      </w:r>
    </w:p>
    <w:p w14:paraId="1FEAD541" w14:textId="77777777" w:rsidR="00CC751A" w:rsidRDefault="00CC751A"/>
  </w:footnote>
  <w:footnote w:type="continuationSeparator" w:id="0">
    <w:p w14:paraId="253CF8E0" w14:textId="77777777" w:rsidR="00CC751A" w:rsidRDefault="00CC751A">
      <w:pPr>
        <w:spacing w:line="240" w:lineRule="auto"/>
      </w:pPr>
      <w:r>
        <w:continuationSeparator/>
      </w:r>
    </w:p>
    <w:p w14:paraId="2F247CFF" w14:textId="77777777" w:rsidR="00CC751A" w:rsidRDefault="00CC751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D2B821" w14:textId="77777777" w:rsidR="00E81978" w:rsidRDefault="00CC751A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showingPlcHdr/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0601E">
          <w:rPr>
            <w:rStyle w:val="Strong"/>
          </w:rPr>
          <w:t>[Shortened Title up to 50 Characters]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5027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BAD8F8E" w14:textId="77777777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showingPlcHdr/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F6E91">
          <w:rPr>
            <w:rStyle w:val="Strong"/>
          </w:rPr>
          <w:t>[Shortened Title up to 50 Characters]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5027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1MTA0NbEwNjc3tTBW0lEKTi0uzszPAykwrAUA33+/DiwAAAA="/>
  </w:docVars>
  <w:rsids>
    <w:rsidRoot w:val="00C50272"/>
    <w:rsid w:val="000112B6"/>
    <w:rsid w:val="000D3F41"/>
    <w:rsid w:val="00134AB3"/>
    <w:rsid w:val="002E04EE"/>
    <w:rsid w:val="00300D99"/>
    <w:rsid w:val="00322431"/>
    <w:rsid w:val="00325B37"/>
    <w:rsid w:val="00355DCA"/>
    <w:rsid w:val="00551A02"/>
    <w:rsid w:val="005534FA"/>
    <w:rsid w:val="005D3A03"/>
    <w:rsid w:val="008002C0"/>
    <w:rsid w:val="008C5323"/>
    <w:rsid w:val="008F547C"/>
    <w:rsid w:val="009A6A3B"/>
    <w:rsid w:val="00A67FDA"/>
    <w:rsid w:val="00B360E4"/>
    <w:rsid w:val="00B55FA0"/>
    <w:rsid w:val="00B823AA"/>
    <w:rsid w:val="00BA45DB"/>
    <w:rsid w:val="00BC0FEF"/>
    <w:rsid w:val="00BF4184"/>
    <w:rsid w:val="00C0601E"/>
    <w:rsid w:val="00C31D30"/>
    <w:rsid w:val="00C50272"/>
    <w:rsid w:val="00C73F57"/>
    <w:rsid w:val="00CC15F9"/>
    <w:rsid w:val="00CC751A"/>
    <w:rsid w:val="00CD6D1B"/>
    <w:rsid w:val="00CD6E39"/>
    <w:rsid w:val="00CF6E91"/>
    <w:rsid w:val="00D214D0"/>
    <w:rsid w:val="00D2693F"/>
    <w:rsid w:val="00D6712C"/>
    <w:rsid w:val="00D85B68"/>
    <w:rsid w:val="00E6004D"/>
    <w:rsid w:val="00E81978"/>
    <w:rsid w:val="00EE0FEC"/>
    <w:rsid w:val="00F01639"/>
    <w:rsid w:val="00F379B7"/>
    <w:rsid w:val="00F37D3D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C43579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ED5BCA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ED5BCA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ED5BCA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ED5BCA" w:rsidRDefault="00313E00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ED5BCA" w:rsidRDefault="00313E00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ED5BCA" w:rsidRDefault="00313E00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ED5BCA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ED5BCA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313E00"/>
    <w:rsid w:val="00D743BD"/>
    <w:rsid w:val="00ED5B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499C192A-CF68-4553-86FD-D088AF0978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26</TotalTime>
  <Pages>3</Pages>
  <Words>857</Words>
  <Characters>4202</Characters>
  <Application>Microsoft Office Word</Application>
  <DocSecurity>0</DocSecurity>
  <Lines>116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ff</dc:title>
  <dc:subject/>
  <dc:creator>Zack Gold</dc:creator>
  <cp:keywords/>
  <dc:description/>
  <cp:lastModifiedBy>Tashmin</cp:lastModifiedBy>
  <cp:revision>2</cp:revision>
  <dcterms:created xsi:type="dcterms:W3CDTF">2019-07-10T10:02:00Z</dcterms:created>
  <dcterms:modified xsi:type="dcterms:W3CDTF">2020-01-26T1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NJHu6s4m"/&gt;&lt;style id="http://www.zotero.org/styles/apa" locale="en-US" hasBibliography="1" bibliographyStyleHasBeenSet="1"/&gt;&lt;prefs&gt;&lt;pref name="fieldType" value="Field"/&gt;&lt;/prefs&gt;&lt;/data&gt;</vt:lpwstr>
  </property>
</Properties>
</file>